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107C31B1" w:rsidR="00114396" w:rsidRPr="009D6EE0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 xml:space="preserve">Original </w:t>
      </w:r>
      <w:r w:rsidR="009D6EE0">
        <w:rPr>
          <w:rFonts w:ascii="Times New Roman" w:hAnsi="Times New Roman" w:cs="Times New Roman"/>
          <w:b/>
          <w:lang w:val="en-US"/>
        </w:rPr>
        <w:t>Investigation</w:t>
      </w:r>
    </w:p>
    <w:p w14:paraId="74A7AD96" w14:textId="12F73509" w:rsidR="00182DE4" w:rsidRPr="009D6EE0" w:rsidRDefault="000348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 xml:space="preserve">Title </w:t>
      </w:r>
      <w:r w:rsidR="00661DAC" w:rsidRPr="009D6EE0">
        <w:rPr>
          <w:rFonts w:ascii="Times New Roman" w:hAnsi="Times New Roman" w:cs="Times New Roman"/>
          <w:lang w:val="en-US"/>
        </w:rPr>
        <w:t>[</w:t>
      </w:r>
      <w:r w:rsidR="00182DE4" w:rsidRPr="009D6EE0">
        <w:rPr>
          <w:rFonts w:ascii="Times New Roman" w:hAnsi="Times New Roman" w:cs="Times New Roman"/>
          <w:lang w:val="en-US"/>
        </w:rPr>
        <w:t xml:space="preserve">insert </w:t>
      </w:r>
      <w:r w:rsidR="0008765C" w:rsidRPr="009D6EE0">
        <w:rPr>
          <w:rFonts w:ascii="Times New Roman" w:hAnsi="Times New Roman" w:cs="Times New Roman"/>
          <w:lang w:val="en-US"/>
        </w:rPr>
        <w:t xml:space="preserve">FULL </w:t>
      </w:r>
      <w:r w:rsidR="00182DE4" w:rsidRPr="009D6EE0">
        <w:rPr>
          <w:rFonts w:ascii="Times New Roman" w:hAnsi="Times New Roman" w:cs="Times New Roman"/>
          <w:lang w:val="en-US"/>
        </w:rPr>
        <w:t>TITLE here</w:t>
      </w:r>
      <w:r w:rsidR="00661DAC" w:rsidRPr="009D6EE0">
        <w:rPr>
          <w:rFonts w:ascii="Times New Roman" w:hAnsi="Times New Roman" w:cs="Times New Roman"/>
          <w:lang w:val="en-US"/>
        </w:rPr>
        <w:t>]</w:t>
      </w:r>
    </w:p>
    <w:p w14:paraId="1D80197C" w14:textId="77777777" w:rsidR="00A11C2C" w:rsidRPr="009D6EE0" w:rsidRDefault="00A11C2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5DF23FC3" w14:textId="2EE413E6" w:rsidR="0008765C" w:rsidRPr="009D6EE0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>[insert AUTHORS here</w:t>
      </w:r>
      <w:r w:rsidR="00034847" w:rsidRPr="009D6EE0">
        <w:rPr>
          <w:rFonts w:ascii="Times New Roman" w:hAnsi="Times New Roman" w:cs="Times New Roman"/>
          <w:lang w:val="en-US"/>
        </w:rPr>
        <w:t xml:space="preserve">; </w:t>
      </w:r>
      <w:r w:rsidR="009D6EE0">
        <w:rPr>
          <w:rFonts w:ascii="Times New Roman" w:hAnsi="Times New Roman" w:cs="Times New Roman"/>
          <w:lang w:val="en-US"/>
        </w:rPr>
        <w:t>FULL NAMES with highest academic degrees and affiliations of all authors</w:t>
      </w:r>
      <w:r w:rsidRPr="009D6EE0">
        <w:rPr>
          <w:rFonts w:ascii="Times New Roman" w:hAnsi="Times New Roman" w:cs="Times New Roman"/>
          <w:lang w:val="en-US"/>
        </w:rPr>
        <w:t>]</w:t>
      </w:r>
    </w:p>
    <w:p w14:paraId="0451CF5F" w14:textId="77777777" w:rsidR="00A11C2C" w:rsidRDefault="00A11C2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9ACC4CF" w14:textId="1A2E4928" w:rsidR="009D6EE0" w:rsidRDefault="009D6EE0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Corresponding author: [insert here, including complete affiliation, postal/mail address, telephone and fax numbers, and email address]</w:t>
      </w:r>
    </w:p>
    <w:p w14:paraId="3B1C73A7" w14:textId="77777777" w:rsidR="009D6EE0" w:rsidRDefault="009D6EE0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CB94BE9" w14:textId="1E74BC49" w:rsidR="009D6EE0" w:rsidRDefault="009D6EE0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Word count: [</w:t>
      </w:r>
      <w:r w:rsidRPr="009D6EE0">
        <w:rPr>
          <w:rFonts w:ascii="Times New Roman" w:hAnsi="Times New Roman" w:cs="Times New Roman"/>
          <w:lang w:val="en-US"/>
        </w:rPr>
        <w:t>text only, exclusive of title, abstract, referen</w:t>
      </w:r>
      <w:r>
        <w:rPr>
          <w:rFonts w:ascii="Times New Roman" w:hAnsi="Times New Roman" w:cs="Times New Roman"/>
          <w:lang w:val="en-US"/>
        </w:rPr>
        <w:t>ces, tables, and figure legends]</w:t>
      </w:r>
    </w:p>
    <w:p w14:paraId="6BA21550" w14:textId="77777777" w:rsidR="009D6EE0" w:rsidRPr="009D6EE0" w:rsidRDefault="009D6EE0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978B59A" w14:textId="77777777" w:rsidR="00A11C2C" w:rsidRPr="009D6EE0" w:rsidRDefault="00A11C2C">
      <w:pPr>
        <w:rPr>
          <w:rFonts w:ascii="Times New Roman" w:hAnsi="Times New Roman" w:cs="Times New Roman"/>
          <w:lang w:val="en-US"/>
        </w:rPr>
      </w:pPr>
    </w:p>
    <w:p w14:paraId="45C11BB1" w14:textId="305DCDCB" w:rsidR="00A11C2C" w:rsidRPr="009D6EE0" w:rsidRDefault="00A11C2C" w:rsidP="00A11C2C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 xml:space="preserve">[Note: Original </w:t>
      </w:r>
      <w:r w:rsidR="009D6EE0">
        <w:rPr>
          <w:rFonts w:ascii="Times New Roman" w:hAnsi="Times New Roman" w:cs="Times New Roman"/>
          <w:lang w:val="en-US"/>
        </w:rPr>
        <w:t>Investigations should not exceed 3000 words of text (not including abstract, tables, figures, references, and online-only material; no more than five tables and/or figures</w:t>
      </w:r>
      <w:r w:rsidRPr="009D6EE0">
        <w:rPr>
          <w:rFonts w:ascii="Times New Roman" w:hAnsi="Times New Roman" w:cs="Times New Roman"/>
          <w:lang w:val="en-US"/>
        </w:rPr>
        <w:t>]</w:t>
      </w:r>
    </w:p>
    <w:p w14:paraId="61B5BE7F" w14:textId="77777777" w:rsidR="00A11C2C" w:rsidRPr="009D6EE0" w:rsidRDefault="00A11C2C" w:rsidP="00A11C2C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8202645" w14:textId="1395ED61" w:rsidR="0008765C" w:rsidRPr="009D6EE0" w:rsidRDefault="0008765C">
      <w:pPr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br w:type="page"/>
      </w:r>
    </w:p>
    <w:p w14:paraId="75685066" w14:textId="3BBBCB40" w:rsidR="005F0ACD" w:rsidRPr="009D6EE0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lastRenderedPageBreak/>
        <w:t>Abstract</w:t>
      </w:r>
    </w:p>
    <w:p w14:paraId="72775007" w14:textId="4FF03FE8" w:rsidR="00A11C2C" w:rsidRPr="009D6EE0" w:rsidRDefault="005F0ACD" w:rsidP="00A52E18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 xml:space="preserve">[insert </w:t>
      </w:r>
      <w:r w:rsidR="00034847" w:rsidRPr="009D6EE0">
        <w:rPr>
          <w:rFonts w:ascii="Times New Roman" w:hAnsi="Times New Roman" w:cs="Times New Roman"/>
          <w:lang w:val="en-US"/>
        </w:rPr>
        <w:t>ABSTRACT</w:t>
      </w:r>
      <w:r w:rsidRPr="009D6EE0">
        <w:rPr>
          <w:rFonts w:ascii="Times New Roman" w:hAnsi="Times New Roman" w:cs="Times New Roman"/>
          <w:lang w:val="en-US"/>
        </w:rPr>
        <w:t xml:space="preserve"> here</w:t>
      </w:r>
      <w:r w:rsidR="00A52E18" w:rsidRPr="009D6EE0">
        <w:rPr>
          <w:rFonts w:ascii="Times New Roman" w:hAnsi="Times New Roman" w:cs="Times New Roman"/>
          <w:lang w:val="en-US"/>
        </w:rPr>
        <w:t xml:space="preserve"> according to subheadings and structure below</w:t>
      </w:r>
      <w:r w:rsidRPr="009D6EE0">
        <w:rPr>
          <w:rFonts w:ascii="Times New Roman" w:hAnsi="Times New Roman" w:cs="Times New Roman"/>
          <w:lang w:val="en-US"/>
        </w:rPr>
        <w:t>;</w:t>
      </w:r>
      <w:r w:rsidR="00A52E18" w:rsidRPr="009D6EE0">
        <w:rPr>
          <w:rFonts w:ascii="Times New Roman" w:hAnsi="Times New Roman" w:cs="Times New Roman"/>
          <w:lang w:val="en-US"/>
        </w:rPr>
        <w:t xml:space="preserve"> should be </w:t>
      </w:r>
      <w:r w:rsidR="009D6EE0">
        <w:rPr>
          <w:rFonts w:ascii="Times New Roman" w:hAnsi="Times New Roman" w:cs="Times New Roman"/>
          <w:lang w:val="en-US"/>
        </w:rPr>
        <w:t>less than 350</w:t>
      </w:r>
      <w:r w:rsidR="00A52E18" w:rsidRPr="009D6EE0">
        <w:rPr>
          <w:rFonts w:ascii="Times New Roman" w:hAnsi="Times New Roman" w:cs="Times New Roman"/>
          <w:lang w:val="en-US"/>
        </w:rPr>
        <w:t xml:space="preserve"> words long</w:t>
      </w:r>
      <w:r w:rsidR="00A11C2C" w:rsidRPr="009D6EE0">
        <w:rPr>
          <w:rFonts w:ascii="Times New Roman" w:hAnsi="Times New Roman" w:cs="Times New Roman"/>
          <w:lang w:val="en-US"/>
        </w:rPr>
        <w:t>]</w:t>
      </w:r>
    </w:p>
    <w:p w14:paraId="04636B4D" w14:textId="77777777" w:rsidR="00A52E18" w:rsidRPr="009D6EE0" w:rsidRDefault="00A52E18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0DA3AAA" w14:textId="38726F6B" w:rsidR="00A11C2C" w:rsidRPr="009D6EE0" w:rsidRDefault="009D6EE0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Importance</w:t>
      </w:r>
      <w:r w:rsidR="00A11C2C" w:rsidRPr="009D6EE0">
        <w:rPr>
          <w:rFonts w:ascii="Times New Roman" w:hAnsi="Times New Roman" w:cs="Times New Roman"/>
          <w:b/>
          <w:lang w:val="en-US"/>
        </w:rPr>
        <w:t>:</w:t>
      </w:r>
    </w:p>
    <w:p w14:paraId="24523A26" w14:textId="590D662E" w:rsidR="00A11C2C" w:rsidRDefault="009D6EE0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Objective</w:t>
      </w:r>
      <w:r w:rsidR="00A11C2C" w:rsidRPr="009D6EE0">
        <w:rPr>
          <w:rFonts w:ascii="Times New Roman" w:hAnsi="Times New Roman" w:cs="Times New Roman"/>
          <w:b/>
          <w:lang w:val="en-US"/>
        </w:rPr>
        <w:t>:</w:t>
      </w:r>
    </w:p>
    <w:p w14:paraId="7215E726" w14:textId="4D5180FC" w:rsidR="009D6EE0" w:rsidRPr="009D6EE0" w:rsidRDefault="009D6EE0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Design:</w:t>
      </w:r>
    </w:p>
    <w:p w14:paraId="4C25E903" w14:textId="39499E1C" w:rsidR="00A11C2C" w:rsidRPr="009D6EE0" w:rsidRDefault="00D82F8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Setting</w:t>
      </w:r>
      <w:r w:rsidR="00A11C2C" w:rsidRPr="009D6EE0">
        <w:rPr>
          <w:rFonts w:ascii="Times New Roman" w:hAnsi="Times New Roman" w:cs="Times New Roman"/>
          <w:b/>
          <w:lang w:val="en-US"/>
        </w:rPr>
        <w:t>:</w:t>
      </w:r>
    </w:p>
    <w:p w14:paraId="332C14B1" w14:textId="1C864CE3" w:rsidR="005F0ACD" w:rsidRPr="009D6EE0" w:rsidRDefault="00D82F89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Participants</w:t>
      </w:r>
      <w:r w:rsidR="00A11C2C" w:rsidRPr="009D6EE0">
        <w:rPr>
          <w:rFonts w:ascii="Times New Roman" w:hAnsi="Times New Roman" w:cs="Times New Roman"/>
          <w:b/>
          <w:lang w:val="en-US"/>
        </w:rPr>
        <w:t>:</w:t>
      </w:r>
    </w:p>
    <w:p w14:paraId="201F6F1A" w14:textId="112D5AEA" w:rsidR="00F047EB" w:rsidRPr="009D6EE0" w:rsidRDefault="00F047EB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Interventions</w:t>
      </w:r>
      <w:r w:rsidR="009D6EE0">
        <w:rPr>
          <w:rFonts w:ascii="Times New Roman" w:hAnsi="Times New Roman" w:cs="Times New Roman"/>
          <w:b/>
          <w:lang w:val="en-US"/>
        </w:rPr>
        <w:t xml:space="preserve"> (for clinical trials) or Exposures (for observational studies)</w:t>
      </w:r>
      <w:r w:rsidRPr="009D6EE0">
        <w:rPr>
          <w:rFonts w:ascii="Times New Roman" w:hAnsi="Times New Roman" w:cs="Times New Roman"/>
          <w:b/>
          <w:lang w:val="en-US"/>
        </w:rPr>
        <w:t>:</w:t>
      </w:r>
    </w:p>
    <w:p w14:paraId="525674C3" w14:textId="5C19BE89" w:rsidR="00F047EB" w:rsidRPr="009D6EE0" w:rsidRDefault="00F047EB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Main outcome measures:</w:t>
      </w:r>
    </w:p>
    <w:p w14:paraId="5552948D" w14:textId="69AD273B" w:rsidR="00F047EB" w:rsidRPr="009D6EE0" w:rsidRDefault="00F047EB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Results:</w:t>
      </w:r>
    </w:p>
    <w:p w14:paraId="580E39B6" w14:textId="5F757A35" w:rsidR="00F047EB" w:rsidRPr="009D6EE0" w:rsidRDefault="00F047EB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Conclusions</w:t>
      </w:r>
      <w:r w:rsidR="009D6EE0">
        <w:rPr>
          <w:rFonts w:ascii="Times New Roman" w:hAnsi="Times New Roman" w:cs="Times New Roman"/>
          <w:b/>
          <w:lang w:val="en-US"/>
        </w:rPr>
        <w:t xml:space="preserve"> and Relevance</w:t>
      </w:r>
      <w:r w:rsidRPr="009D6EE0">
        <w:rPr>
          <w:rFonts w:ascii="Times New Roman" w:hAnsi="Times New Roman" w:cs="Times New Roman"/>
          <w:b/>
          <w:lang w:val="en-US"/>
        </w:rPr>
        <w:t>:</w:t>
      </w:r>
    </w:p>
    <w:p w14:paraId="7F8634DC" w14:textId="0AE81711" w:rsidR="00F047EB" w:rsidRPr="009D6EE0" w:rsidRDefault="00F047EB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>[</w:t>
      </w:r>
      <w:r w:rsidRPr="009D6EE0">
        <w:rPr>
          <w:rFonts w:ascii="Times New Roman" w:hAnsi="Times New Roman" w:cs="Times New Roman"/>
          <w:b/>
          <w:lang w:val="en-US"/>
        </w:rPr>
        <w:t>Trial registration:</w:t>
      </w:r>
      <w:r w:rsidRPr="009D6EE0">
        <w:rPr>
          <w:rFonts w:ascii="Times New Roman" w:hAnsi="Times New Roman" w:cs="Times New Roman"/>
          <w:lang w:val="en-US"/>
        </w:rPr>
        <w:t>]</w:t>
      </w:r>
    </w:p>
    <w:p w14:paraId="7DF69E05" w14:textId="77777777" w:rsidR="00F047EB" w:rsidRPr="009D6EE0" w:rsidRDefault="00F047EB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B5400B" w14:textId="77777777" w:rsidR="00034847" w:rsidRPr="009D6EE0" w:rsidRDefault="00034847">
      <w:pPr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br w:type="page"/>
      </w:r>
    </w:p>
    <w:p w14:paraId="5B404F48" w14:textId="7107EA62" w:rsidR="009D6EE0" w:rsidRPr="009D6EE0" w:rsidRDefault="009D6EE0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 xml:space="preserve">[For full AMA style, see </w:t>
      </w:r>
      <w:hyperlink r:id="rId8" w:history="1">
        <w:r w:rsidRPr="006754E0">
          <w:rPr>
            <w:rStyle w:val="Hyperlink"/>
            <w:rFonts w:ascii="Times New Roman" w:hAnsi="Times New Roman" w:cs="Times New Roman"/>
            <w:lang w:val="en-US"/>
          </w:rPr>
          <w:t>http://www.amamanualofstyle.com/</w:t>
        </w:r>
      </w:hyperlink>
      <w:r>
        <w:rPr>
          <w:rFonts w:ascii="Times New Roman" w:hAnsi="Times New Roman" w:cs="Times New Roman"/>
          <w:lang w:val="en-US"/>
        </w:rPr>
        <w:t>]</w:t>
      </w:r>
    </w:p>
    <w:p w14:paraId="5CA5E0F5" w14:textId="637C682C" w:rsidR="0008765C" w:rsidRPr="009D6EE0" w:rsidRDefault="0008765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Introduction</w:t>
      </w:r>
    </w:p>
    <w:p w14:paraId="2E58FE80" w14:textId="5FD075B3" w:rsidR="00182DE4" w:rsidRPr="009D6EE0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 xml:space="preserve">[insert TEXT here; </w:t>
      </w:r>
      <w:r w:rsidR="002C05C1" w:rsidRPr="009D6EE0">
        <w:rPr>
          <w:rFonts w:ascii="Times New Roman" w:hAnsi="Times New Roman" w:cs="Times New Roman"/>
          <w:lang w:val="en-US"/>
        </w:rPr>
        <w:t>a succinct introduction</w:t>
      </w:r>
      <w:r w:rsidR="009D6EE0">
        <w:rPr>
          <w:rFonts w:ascii="Times New Roman" w:hAnsi="Times New Roman" w:cs="Times New Roman"/>
          <w:lang w:val="en-US"/>
        </w:rPr>
        <w:t>, suggest</w:t>
      </w:r>
      <w:r w:rsidR="002C05C1" w:rsidRPr="009D6EE0">
        <w:rPr>
          <w:rFonts w:ascii="Times New Roman" w:hAnsi="Times New Roman" w:cs="Times New Roman"/>
          <w:lang w:val="en-US"/>
        </w:rPr>
        <w:t xml:space="preserve"> no more than 2-3 paragraphs presenting the background to the research question</w:t>
      </w:r>
      <w:r w:rsidRPr="009D6EE0">
        <w:rPr>
          <w:rFonts w:ascii="Times New Roman" w:hAnsi="Times New Roman" w:cs="Times New Roman"/>
          <w:lang w:val="en-US"/>
        </w:rPr>
        <w:t>; example reference format using Endnote</w:t>
      </w:r>
      <w:r w:rsidR="00614871" w:rsidRPr="009D6EE0">
        <w:rPr>
          <w:rFonts w:ascii="Times New Roman" w:hAnsi="Times New Roman" w:cs="Times New Roman"/>
          <w:lang w:val="en-US"/>
        </w:rPr>
        <w:t>:</w:t>
      </w:r>
      <w:r w:rsidR="009D6EE0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ZWxkbWFuPC9BdXRob3I+PFllYXI+MjAxNDwvWWVhcj48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==
</w:fldData>
        </w:fldChar>
      </w:r>
      <w:r w:rsidR="009D6EE0">
        <w:rPr>
          <w:rFonts w:ascii="Times New Roman" w:hAnsi="Times New Roman" w:cs="Times New Roman"/>
          <w:lang w:val="en-US"/>
        </w:rPr>
        <w:instrText xml:space="preserve"> ADDIN EN.CITE </w:instrText>
      </w:r>
      <w:r w:rsidR="009D6EE0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ZWxkbWFuPC9BdXRob3I+PFllYXI+MjAxNDwvWWVhcj48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==
</w:fldData>
        </w:fldChar>
      </w:r>
      <w:r w:rsidR="009D6EE0">
        <w:rPr>
          <w:rFonts w:ascii="Times New Roman" w:hAnsi="Times New Roman" w:cs="Times New Roman"/>
          <w:lang w:val="en-US"/>
        </w:rPr>
        <w:instrText xml:space="preserve"> ADDIN EN.CITE.DATA </w:instrText>
      </w:r>
      <w:r w:rsidR="009D6EE0">
        <w:rPr>
          <w:rFonts w:ascii="Times New Roman" w:hAnsi="Times New Roman" w:cs="Times New Roman"/>
          <w:lang w:val="en-US"/>
        </w:rPr>
      </w:r>
      <w:r w:rsidR="009D6EE0">
        <w:rPr>
          <w:rFonts w:ascii="Times New Roman" w:hAnsi="Times New Roman" w:cs="Times New Roman"/>
          <w:lang w:val="en-US"/>
        </w:rPr>
        <w:fldChar w:fldCharType="end"/>
      </w:r>
      <w:r w:rsidR="009D6EE0">
        <w:rPr>
          <w:rFonts w:ascii="Times New Roman" w:hAnsi="Times New Roman" w:cs="Times New Roman"/>
          <w:lang w:val="en-US"/>
        </w:rPr>
        <w:fldChar w:fldCharType="separate"/>
      </w:r>
      <w:r w:rsidR="009D6EE0" w:rsidRPr="009D6EE0">
        <w:rPr>
          <w:rFonts w:ascii="Times New Roman" w:hAnsi="Times New Roman" w:cs="Times New Roman"/>
          <w:noProof/>
          <w:vertAlign w:val="superscript"/>
          <w:lang w:val="en-US"/>
        </w:rPr>
        <w:t>1</w:t>
      </w:r>
      <w:r w:rsidR="009D6EE0">
        <w:rPr>
          <w:rFonts w:ascii="Times New Roman" w:hAnsi="Times New Roman" w:cs="Times New Roman"/>
          <w:lang w:val="en-US"/>
        </w:rPr>
        <w:fldChar w:fldCharType="end"/>
      </w:r>
      <w:r w:rsidRPr="009D6EE0">
        <w:rPr>
          <w:rFonts w:ascii="Times New Roman" w:hAnsi="Times New Roman" w:cs="Times New Roman"/>
          <w:lang w:val="en-US"/>
        </w:rPr>
        <w:t>]</w:t>
      </w:r>
    </w:p>
    <w:p w14:paraId="4A96284A" w14:textId="77777777" w:rsidR="0008765C" w:rsidRPr="009D6EE0" w:rsidRDefault="0008765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966618" w14:textId="5DE646F7" w:rsidR="00CE0CC2" w:rsidRPr="009D6EE0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Methods</w:t>
      </w:r>
    </w:p>
    <w:p w14:paraId="51CA7DD1" w14:textId="755D8F36" w:rsidR="00CE0CC2" w:rsidRPr="009D6EE0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>[</w:t>
      </w:r>
      <w:r w:rsidR="006754E0">
        <w:rPr>
          <w:rFonts w:ascii="Times New Roman" w:hAnsi="Times New Roman" w:cs="Times New Roman"/>
          <w:lang w:val="en-US"/>
        </w:rPr>
        <w:t>include IRB/ethical approval, where appropriate</w:t>
      </w:r>
      <w:r w:rsidRPr="009D6EE0">
        <w:rPr>
          <w:rFonts w:ascii="Times New Roman" w:hAnsi="Times New Roman" w:cs="Times New Roman"/>
          <w:lang w:val="en-US"/>
        </w:rPr>
        <w:t>]</w:t>
      </w:r>
    </w:p>
    <w:p w14:paraId="51F1D91B" w14:textId="77777777" w:rsidR="00CE0CC2" w:rsidRPr="009D6EE0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05B8AC" w14:textId="0E1AEAF8" w:rsidR="00CE0CC2" w:rsidRPr="009D6EE0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Results</w:t>
      </w:r>
    </w:p>
    <w:p w14:paraId="56C63CE4" w14:textId="277D8E1F" w:rsidR="00CE0CC2" w:rsidRPr="009D6EE0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>[</w:t>
      </w:r>
      <w:r w:rsidR="009D6EE0">
        <w:rPr>
          <w:rFonts w:ascii="Times New Roman" w:hAnsi="Times New Roman" w:cs="Times New Roman"/>
          <w:lang w:val="en-US"/>
        </w:rPr>
        <w:t>insert here</w:t>
      </w:r>
      <w:r w:rsidRPr="009D6EE0">
        <w:rPr>
          <w:rFonts w:ascii="Times New Roman" w:hAnsi="Times New Roman" w:cs="Times New Roman"/>
          <w:lang w:val="en-US"/>
        </w:rPr>
        <w:t>]</w:t>
      </w:r>
    </w:p>
    <w:p w14:paraId="49CFD9E9" w14:textId="77777777" w:rsidR="00CE0CC2" w:rsidRPr="009D6EE0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ED83862" w14:textId="312FE5A1" w:rsidR="00CE0CC2" w:rsidRPr="009D6EE0" w:rsidRDefault="00CE0CC2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Discussion</w:t>
      </w:r>
    </w:p>
    <w:p w14:paraId="35DF194D" w14:textId="408DF685" w:rsidR="00CE0CC2" w:rsidRPr="009D6EE0" w:rsidRDefault="00671B85" w:rsidP="009D6EE0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 xml:space="preserve">[insert </w:t>
      </w:r>
      <w:r w:rsidR="009D6EE0">
        <w:rPr>
          <w:rFonts w:ascii="Times New Roman" w:hAnsi="Times New Roman" w:cs="Times New Roman"/>
          <w:lang w:val="en-US"/>
        </w:rPr>
        <w:t>here</w:t>
      </w:r>
      <w:r w:rsidR="00CE0CC2" w:rsidRPr="009D6EE0">
        <w:rPr>
          <w:rFonts w:ascii="Times New Roman" w:hAnsi="Times New Roman" w:cs="Times New Roman"/>
          <w:lang w:val="en-US"/>
        </w:rPr>
        <w:t>]</w:t>
      </w:r>
    </w:p>
    <w:p w14:paraId="18898931" w14:textId="77777777" w:rsidR="00CE0CC2" w:rsidRPr="009D6EE0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3AC2358" w14:textId="75399AE6" w:rsidR="0008765C" w:rsidRPr="009D6EE0" w:rsidRDefault="006754E0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Acknowledg</w:t>
      </w:r>
      <w:r w:rsidR="0008765C" w:rsidRPr="009D6EE0">
        <w:rPr>
          <w:rFonts w:ascii="Times New Roman" w:hAnsi="Times New Roman" w:cs="Times New Roman"/>
          <w:b/>
          <w:lang w:val="en-US"/>
        </w:rPr>
        <w:t>ments</w:t>
      </w:r>
    </w:p>
    <w:p w14:paraId="59251961" w14:textId="77777777" w:rsidR="00CE0CC2" w:rsidRDefault="00CE0CC2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B41C797" w14:textId="307F7427" w:rsidR="006754E0" w:rsidRDefault="006754E0" w:rsidP="00182DE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first include the names, academic degrees, affiliations, and specific contributions made by any person not listed as an author but contributed to the work reported (written permission must be obtained); then:]</w:t>
      </w:r>
    </w:p>
    <w:p w14:paraId="4592997D" w14:textId="77777777" w:rsidR="006754E0" w:rsidRPr="009D6EE0" w:rsidRDefault="006754E0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605A646" w14:textId="63513B98" w:rsidR="00671B85" w:rsidRPr="006754E0" w:rsidRDefault="00671B85" w:rsidP="00671B85">
      <w:pPr>
        <w:spacing w:line="480" w:lineRule="auto"/>
        <w:rPr>
          <w:rFonts w:ascii="Times New Roman" w:hAnsi="Times New Roman" w:cs="Times New Roman"/>
          <w:lang w:val="en-US"/>
        </w:rPr>
      </w:pPr>
      <w:r w:rsidRPr="006754E0">
        <w:rPr>
          <w:rFonts w:ascii="Times New Roman" w:hAnsi="Times New Roman" w:cs="Times New Roman"/>
          <w:i/>
          <w:lang w:val="en-US"/>
        </w:rPr>
        <w:t>Competing interest declaration:</w:t>
      </w:r>
      <w:r w:rsidRPr="006754E0">
        <w:rPr>
          <w:rFonts w:ascii="Times New Roman" w:hAnsi="Times New Roman" w:cs="Times New Roman"/>
          <w:b/>
          <w:lang w:val="en-US"/>
        </w:rPr>
        <w:t xml:space="preserve"> </w:t>
      </w:r>
      <w:r w:rsidRPr="006754E0">
        <w:rPr>
          <w:rFonts w:ascii="Times New Roman" w:hAnsi="Times New Roman" w:cs="Times New Roman"/>
          <w:iCs/>
          <w:lang w:val="en-US"/>
        </w:rPr>
        <w:t>“All authors have completed the Unified Competing Interest form at</w:t>
      </w:r>
      <w:r w:rsidR="006754E0" w:rsidRPr="006754E0">
        <w:rPr>
          <w:rFonts w:ascii="Times New Roman" w:hAnsi="Times New Roman" w:cs="Times New Roman"/>
          <w:iCs/>
          <w:lang w:val="en-US"/>
        </w:rPr>
        <w:t xml:space="preserve"> </w:t>
      </w:r>
      <w:hyperlink r:id="rId9" w:tooltip="www.icmje.org/coi_disclosure.pdf" w:history="1">
        <w:r w:rsidRPr="006754E0">
          <w:rPr>
            <w:rStyle w:val="Hyperlink"/>
            <w:rFonts w:ascii="Times New Roman" w:hAnsi="Times New Roman" w:cs="Times New Roman"/>
            <w:iCs/>
            <w:lang w:val="en-US"/>
          </w:rPr>
          <w:t>www.icmje.org/coi_disclosure.pdf</w:t>
        </w:r>
      </w:hyperlink>
      <w:r w:rsidRPr="006754E0">
        <w:rPr>
          <w:rFonts w:ascii="Times New Roman" w:hAnsi="Times New Roman" w:cs="Times New Roman"/>
          <w:iCs/>
          <w:lang w:val="en-US"/>
        </w:rPr>
        <w:t> (available on request from the corresponding author) and declare that (1) [initials of relevant authors] have support from [name of company] for the submitted work; (2) [initials of relevant authors] have [no or specified] relationships with [name of companies] that might have an interest in the submitted work in the previous 3 years; (3) their spouses, partners, or children have [specified] financial relationships that may be relevant to the submitted work; and (4) [initials of relevant authors] have no [or specified] non-financial interests that may be relevant to the submitted work.”</w:t>
      </w:r>
    </w:p>
    <w:p w14:paraId="5BDD8076" w14:textId="77777777" w:rsidR="00671B85" w:rsidRPr="009D6EE0" w:rsidRDefault="00671B85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82D537C" w14:textId="407340A4" w:rsidR="00A52E18" w:rsidRPr="009D6EE0" w:rsidRDefault="00A52E18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6754E0">
        <w:rPr>
          <w:rFonts w:ascii="Times New Roman" w:hAnsi="Times New Roman" w:cs="Times New Roman"/>
          <w:i/>
          <w:lang w:val="en-US"/>
        </w:rPr>
        <w:t>Role of study sponsors</w:t>
      </w:r>
      <w:r w:rsidRPr="006754E0">
        <w:rPr>
          <w:rFonts w:ascii="Times New Roman" w:hAnsi="Times New Roman" w:cs="Times New Roman"/>
          <w:b/>
          <w:i/>
          <w:lang w:val="en-US"/>
        </w:rPr>
        <w:t>:</w:t>
      </w:r>
      <w:r w:rsidRPr="009D6EE0">
        <w:rPr>
          <w:rFonts w:ascii="Times New Roman" w:hAnsi="Times New Roman" w:cs="Times New Roman"/>
          <w:lang w:val="en-US"/>
        </w:rPr>
        <w:t xml:space="preserve"> [in design or in the collection, analysis, and interpretation of data, where applicable]</w:t>
      </w:r>
    </w:p>
    <w:p w14:paraId="4903F80A" w14:textId="77777777" w:rsidR="00A52E18" w:rsidRPr="009D6EE0" w:rsidRDefault="00A52E18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F56F2CD" w14:textId="6D92CAE5" w:rsidR="00A52E18" w:rsidRPr="009D6EE0" w:rsidRDefault="00A52E18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6754E0">
        <w:rPr>
          <w:rFonts w:ascii="Times New Roman" w:hAnsi="Times New Roman" w:cs="Times New Roman"/>
          <w:i/>
          <w:lang w:val="en-US"/>
        </w:rPr>
        <w:t>Other declarations:</w:t>
      </w:r>
      <w:r w:rsidRPr="009D6EE0">
        <w:rPr>
          <w:rFonts w:ascii="Times New Roman" w:hAnsi="Times New Roman" w:cs="Times New Roman"/>
          <w:lang w:val="en-US"/>
        </w:rPr>
        <w:t xml:space="preserve"> [The </w:t>
      </w:r>
      <w:r w:rsidR="006B19F2" w:rsidRPr="009D6EE0">
        <w:rPr>
          <w:rFonts w:ascii="Times New Roman" w:hAnsi="Times New Roman" w:cs="Times New Roman"/>
          <w:lang w:val="en-US"/>
        </w:rPr>
        <w:t>investigators</w:t>
      </w:r>
      <w:r w:rsidRPr="009D6EE0">
        <w:rPr>
          <w:rFonts w:ascii="Times New Roman" w:hAnsi="Times New Roman" w:cs="Times New Roman"/>
          <w:lang w:val="en-US"/>
        </w:rPr>
        <w:t xml:space="preserve"> were independent from the funders; </w:t>
      </w:r>
      <w:r w:rsidR="00CF3237">
        <w:rPr>
          <w:rFonts w:ascii="Times New Roman" w:hAnsi="Times New Roman" w:cs="Times New Roman"/>
          <w:lang w:val="en-US"/>
        </w:rPr>
        <w:t>[</w:t>
      </w:r>
      <w:r w:rsidR="006754E0">
        <w:rPr>
          <w:rFonts w:ascii="Times New Roman" w:hAnsi="Times New Roman" w:cs="Times New Roman"/>
          <w:lang w:val="en-US"/>
        </w:rPr>
        <w:t>at least one</w:t>
      </w:r>
      <w:r w:rsidR="00CF3237">
        <w:rPr>
          <w:rFonts w:ascii="Times New Roman" w:hAnsi="Times New Roman" w:cs="Times New Roman"/>
          <w:lang w:val="en-US"/>
        </w:rPr>
        <w:t xml:space="preserve"> but no more than two</w:t>
      </w:r>
      <w:bookmarkStart w:id="0" w:name="_GoBack"/>
      <w:bookmarkEnd w:id="0"/>
      <w:r w:rsidR="006754E0">
        <w:rPr>
          <w:rFonts w:ascii="Times New Roman" w:hAnsi="Times New Roman" w:cs="Times New Roman"/>
          <w:lang w:val="en-US"/>
        </w:rPr>
        <w:t>]</w:t>
      </w:r>
      <w:r w:rsidRPr="009D6EE0">
        <w:rPr>
          <w:rFonts w:ascii="Times New Roman" w:hAnsi="Times New Roman" w:cs="Times New Roman"/>
          <w:lang w:val="en-US"/>
        </w:rPr>
        <w:t xml:space="preserve"> author</w:t>
      </w:r>
      <w:r w:rsidR="006754E0">
        <w:rPr>
          <w:rFonts w:ascii="Times New Roman" w:hAnsi="Times New Roman" w:cs="Times New Roman"/>
          <w:lang w:val="en-US"/>
        </w:rPr>
        <w:t>(</w:t>
      </w:r>
      <w:r w:rsidRPr="009D6EE0">
        <w:rPr>
          <w:rFonts w:ascii="Times New Roman" w:hAnsi="Times New Roman" w:cs="Times New Roman"/>
          <w:lang w:val="en-US"/>
        </w:rPr>
        <w:t>s</w:t>
      </w:r>
      <w:r w:rsidR="006754E0">
        <w:rPr>
          <w:rFonts w:ascii="Times New Roman" w:hAnsi="Times New Roman" w:cs="Times New Roman"/>
          <w:lang w:val="en-US"/>
        </w:rPr>
        <w:t>)</w:t>
      </w:r>
      <w:r w:rsidRPr="009D6EE0">
        <w:rPr>
          <w:rFonts w:ascii="Times New Roman" w:hAnsi="Times New Roman" w:cs="Times New Roman"/>
          <w:lang w:val="en-US"/>
        </w:rPr>
        <w:t xml:space="preserve"> had full access to the data and can take responsibility for the integrity of the data and the accuracy of the data analysis; the lead author (the manuscript's guarantor) affirms that the manuscript is an honest, accurate, and transparent account of the study being reported; that no important aspects of the study have been omitted; and that any discrepancies from the study as planned (and, if relevant, registered) have been explained; Data sharing: no additional data available (if appropriate)]</w:t>
      </w:r>
    </w:p>
    <w:p w14:paraId="41512607" w14:textId="77777777" w:rsidR="00A52E18" w:rsidRPr="009D6EE0" w:rsidRDefault="00A52E18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5D4C50" w14:textId="77777777" w:rsidR="00661DAC" w:rsidRPr="009D6EE0" w:rsidRDefault="00661DAC" w:rsidP="00182DE4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References</w:t>
      </w:r>
    </w:p>
    <w:p w14:paraId="0F457993" w14:textId="72AF1209" w:rsidR="00661DAC" w:rsidRPr="009D6EE0" w:rsidRDefault="006D1E47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>[</w:t>
      </w:r>
      <w:r w:rsidR="002450FB" w:rsidRPr="009D6EE0">
        <w:rPr>
          <w:rFonts w:ascii="Times New Roman" w:hAnsi="Times New Roman" w:cs="Times New Roman"/>
          <w:lang w:val="en-US"/>
        </w:rPr>
        <w:t xml:space="preserve">we recommend using citation management software, such as Endnote; for an excellent free alternative see </w:t>
      </w:r>
      <w:hyperlink r:id="rId10" w:history="1">
        <w:r w:rsidR="002450FB" w:rsidRPr="009D6EE0">
          <w:rPr>
            <w:rStyle w:val="Hyperlink"/>
            <w:rFonts w:ascii="Times New Roman" w:hAnsi="Times New Roman" w:cs="Times New Roman"/>
            <w:lang w:val="en-US"/>
          </w:rPr>
          <w:t>Mendeley</w:t>
        </w:r>
      </w:hyperlink>
      <w:r w:rsidR="00661DAC" w:rsidRPr="009D6EE0">
        <w:rPr>
          <w:rFonts w:ascii="Times New Roman" w:hAnsi="Times New Roman" w:cs="Times New Roman"/>
          <w:lang w:val="en-US"/>
        </w:rPr>
        <w:t>]</w:t>
      </w:r>
    </w:p>
    <w:p w14:paraId="7755AE14" w14:textId="77777777" w:rsidR="00661DAC" w:rsidRPr="009D6EE0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D232C90" w14:textId="77777777" w:rsidR="009D6EE0" w:rsidRPr="009D6EE0" w:rsidRDefault="00661DAC" w:rsidP="009D6EE0">
      <w:pPr>
        <w:pStyle w:val="EndNoteBibliography"/>
        <w:ind w:left="720" w:hanging="720"/>
        <w:rPr>
          <w:noProof/>
        </w:rPr>
      </w:pPr>
      <w:r w:rsidRPr="009D6EE0">
        <w:fldChar w:fldCharType="begin"/>
      </w:r>
      <w:r w:rsidRPr="009D6EE0">
        <w:instrText xml:space="preserve"> ADDIN EN.REFLIST </w:instrText>
      </w:r>
      <w:r w:rsidRPr="009D6EE0">
        <w:fldChar w:fldCharType="separate"/>
      </w:r>
      <w:r w:rsidR="009D6EE0" w:rsidRPr="009D6EE0">
        <w:rPr>
          <w:noProof/>
        </w:rPr>
        <w:t>1.</w:t>
      </w:r>
      <w:r w:rsidR="009D6EE0" w:rsidRPr="009D6EE0">
        <w:rPr>
          <w:noProof/>
        </w:rPr>
        <w:tab/>
        <w:t xml:space="preserve">Heldman AW, DiFede DL, Fishman JE, et al. Transendocardial mesenchymal stem cells and mononuclear bone marrow cells for ischemic cardiomyopathy: the TAC-HFT randomized trial. </w:t>
      </w:r>
      <w:r w:rsidR="009D6EE0" w:rsidRPr="009D6EE0">
        <w:rPr>
          <w:i/>
          <w:noProof/>
        </w:rPr>
        <w:t xml:space="preserve">JAMA : the journal of the American Medical Association. </w:t>
      </w:r>
      <w:r w:rsidR="009D6EE0" w:rsidRPr="009D6EE0">
        <w:rPr>
          <w:noProof/>
        </w:rPr>
        <w:t>Jan 1 2014;311(1):62-73.</w:t>
      </w:r>
    </w:p>
    <w:p w14:paraId="1239D450" w14:textId="7673A238" w:rsidR="00661DAC" w:rsidRPr="009D6EE0" w:rsidRDefault="00661DAC" w:rsidP="00182DE4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fldChar w:fldCharType="end"/>
      </w:r>
    </w:p>
    <w:p w14:paraId="1D51FBFA" w14:textId="77777777" w:rsidR="004D3E78" w:rsidRPr="009D6EE0" w:rsidRDefault="004D3E78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C7491" w14:textId="77777777" w:rsidR="00614871" w:rsidRPr="009D6EE0" w:rsidRDefault="00614871" w:rsidP="00635CF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F45D7D7" w14:textId="77F78A60" w:rsidR="001E5820" w:rsidRPr="009D6EE0" w:rsidRDefault="001E5820">
      <w:pPr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br w:type="page"/>
      </w:r>
    </w:p>
    <w:p w14:paraId="457632CA" w14:textId="77777777" w:rsidR="00614871" w:rsidRPr="009D6EE0" w:rsidRDefault="00614871" w:rsidP="00635CFA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Figure legends</w:t>
      </w:r>
    </w:p>
    <w:p w14:paraId="6287477F" w14:textId="2E10C2D1" w:rsidR="001E5820" w:rsidRPr="009D6EE0" w:rsidRDefault="00CE0CC2" w:rsidP="00635CFA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Figure x.</w:t>
      </w:r>
      <w:r w:rsidRPr="009D6EE0">
        <w:rPr>
          <w:rFonts w:ascii="Times New Roman" w:hAnsi="Times New Roman" w:cs="Times New Roman"/>
          <w:lang w:val="en-US"/>
        </w:rPr>
        <w:t xml:space="preserve"> </w:t>
      </w:r>
      <w:r w:rsidR="00614871" w:rsidRPr="009D6EE0">
        <w:rPr>
          <w:rFonts w:ascii="Times New Roman" w:hAnsi="Times New Roman" w:cs="Times New Roman"/>
          <w:lang w:val="en-US"/>
        </w:rPr>
        <w:t>[</w:t>
      </w:r>
      <w:r w:rsidR="006754E0">
        <w:rPr>
          <w:rFonts w:ascii="Times New Roman" w:hAnsi="Times New Roman" w:cs="Times New Roman"/>
          <w:lang w:val="en-US"/>
        </w:rPr>
        <w:t>include a title for each figure of up to 15 words</w:t>
      </w:r>
      <w:r w:rsidR="00614871" w:rsidRPr="009D6EE0">
        <w:rPr>
          <w:rFonts w:ascii="Times New Roman" w:hAnsi="Times New Roman" w:cs="Times New Roman"/>
          <w:lang w:val="en-US"/>
        </w:rPr>
        <w:t>]</w:t>
      </w:r>
    </w:p>
    <w:p w14:paraId="4CE21DC1" w14:textId="77777777" w:rsidR="0008765C" w:rsidRPr="009D6EE0" w:rsidRDefault="0008765C">
      <w:pPr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br w:type="page"/>
      </w:r>
    </w:p>
    <w:p w14:paraId="10F72CA2" w14:textId="77777777" w:rsidR="0008765C" w:rsidRPr="009D6EE0" w:rsidRDefault="0008765C" w:rsidP="0008765C">
      <w:pPr>
        <w:spacing w:line="480" w:lineRule="auto"/>
        <w:rPr>
          <w:rFonts w:ascii="Times New Roman" w:hAnsi="Times New Roman" w:cs="Times New Roman"/>
          <w:b/>
          <w:lang w:val="en-US"/>
        </w:rPr>
      </w:pPr>
      <w:r w:rsidRPr="009D6EE0">
        <w:rPr>
          <w:rFonts w:ascii="Times New Roman" w:hAnsi="Times New Roman" w:cs="Times New Roman"/>
          <w:b/>
          <w:lang w:val="en-US"/>
        </w:rPr>
        <w:t>Tables</w:t>
      </w:r>
    </w:p>
    <w:p w14:paraId="75780576" w14:textId="39781CA9" w:rsidR="0008765C" w:rsidRPr="009D6EE0" w:rsidRDefault="0008765C" w:rsidP="0008765C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>[</w:t>
      </w:r>
      <w:r w:rsidR="006754E0">
        <w:rPr>
          <w:rFonts w:ascii="Times New Roman" w:hAnsi="Times New Roman" w:cs="Times New Roman"/>
          <w:lang w:val="en-US"/>
        </w:rPr>
        <w:t xml:space="preserve">see table creation details </w:t>
      </w:r>
      <w:hyperlink r:id="rId11" w:history="1">
        <w:r w:rsidR="006754E0" w:rsidRPr="006754E0">
          <w:rPr>
            <w:rStyle w:val="Hyperlink"/>
            <w:rFonts w:ascii="Times New Roman" w:hAnsi="Times New Roman" w:cs="Times New Roman"/>
            <w:lang w:val="en-US"/>
          </w:rPr>
          <w:t>here</w:t>
        </w:r>
      </w:hyperlink>
      <w:r w:rsidRPr="009D6EE0">
        <w:rPr>
          <w:rFonts w:ascii="Times New Roman" w:hAnsi="Times New Roman" w:cs="Times New Roman"/>
          <w:lang w:val="en-US"/>
        </w:rPr>
        <w:t>]</w:t>
      </w:r>
    </w:p>
    <w:p w14:paraId="026F6B7E" w14:textId="3165A8B3" w:rsidR="009D6EE0" w:rsidRDefault="009D6EE0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24059A45" w14:textId="05FC083C" w:rsidR="001E5820" w:rsidRPr="006754E0" w:rsidRDefault="009D6EE0" w:rsidP="00AA39C2">
      <w:pPr>
        <w:rPr>
          <w:rFonts w:ascii="Times New Roman" w:hAnsi="Times New Roman" w:cs="Times New Roman"/>
          <w:b/>
          <w:lang w:val="en-US"/>
        </w:rPr>
      </w:pPr>
      <w:r w:rsidRPr="006754E0">
        <w:rPr>
          <w:rFonts w:ascii="Times New Roman" w:hAnsi="Times New Roman" w:cs="Times New Roman"/>
          <w:b/>
          <w:lang w:val="en-US"/>
        </w:rPr>
        <w:t>Figures</w:t>
      </w:r>
    </w:p>
    <w:p w14:paraId="3568EF9A" w14:textId="77777777" w:rsidR="00A920FF" w:rsidRPr="009D6EE0" w:rsidRDefault="00A920FF" w:rsidP="00AA39C2">
      <w:pPr>
        <w:rPr>
          <w:rFonts w:ascii="Times New Roman" w:hAnsi="Times New Roman" w:cs="Times New Roman"/>
          <w:lang w:val="en-US"/>
        </w:rPr>
      </w:pPr>
    </w:p>
    <w:p w14:paraId="57B7957B" w14:textId="77777777" w:rsidR="006754E0" w:rsidRDefault="006754E0" w:rsidP="00A920FF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838AE36" w14:textId="7F0E0E8A" w:rsidR="00A920FF" w:rsidRPr="009D6EE0" w:rsidRDefault="00A920FF" w:rsidP="00A920FF">
      <w:pPr>
        <w:spacing w:line="480" w:lineRule="auto"/>
        <w:rPr>
          <w:rFonts w:ascii="Times New Roman" w:hAnsi="Times New Roman" w:cs="Times New Roman"/>
          <w:lang w:val="en-US"/>
        </w:rPr>
      </w:pPr>
      <w:r w:rsidRPr="009D6EE0">
        <w:rPr>
          <w:rFonts w:ascii="Times New Roman" w:hAnsi="Times New Roman" w:cs="Times New Roman"/>
          <w:lang w:val="en-US"/>
        </w:rPr>
        <w:t xml:space="preserve">[Did you find this template useful? To find out more about how Nextgenediting can help you publish visit </w:t>
      </w:r>
      <w:hyperlink r:id="rId12" w:history="1">
        <w:r w:rsidRPr="009D6EE0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 w:rsidRPr="009D6EE0">
        <w:rPr>
          <w:rStyle w:val="Hyperlink"/>
          <w:rFonts w:ascii="Times New Roman" w:hAnsi="Times New Roman" w:cs="Times New Roman"/>
          <w:lang w:val="en-US"/>
        </w:rPr>
        <w:t>.</w:t>
      </w:r>
      <w:r w:rsidRPr="009D6EE0"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3" w:history="1">
        <w:r w:rsidRPr="009D6EE0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 w:rsidRPr="009D6EE0">
        <w:rPr>
          <w:rFonts w:ascii="Times New Roman" w:hAnsi="Times New Roman" w:cs="Times New Roman"/>
          <w:lang w:val="en-US"/>
        </w:rPr>
        <w:t xml:space="preserve">, </w:t>
      </w:r>
      <w:hyperlink r:id="rId14" w:history="1">
        <w:r w:rsidRPr="009D6EE0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 w:rsidRPr="009D6EE0">
        <w:rPr>
          <w:rFonts w:ascii="Times New Roman" w:hAnsi="Times New Roman" w:cs="Times New Roman"/>
          <w:lang w:val="en-US"/>
        </w:rPr>
        <w:t xml:space="preserve">, or </w:t>
      </w:r>
      <w:hyperlink r:id="rId15" w:history="1">
        <w:r w:rsidRPr="009D6EE0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 w:rsidRPr="009D6EE0">
        <w:rPr>
          <w:rStyle w:val="Hyperlink"/>
          <w:rFonts w:ascii="Times New Roman" w:hAnsi="Times New Roman" w:cs="Times New Roman"/>
          <w:lang w:val="en-US"/>
        </w:rPr>
        <w:t>)</w:t>
      </w:r>
      <w:r w:rsidRPr="009D6EE0"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9D6EE0" w:rsidSect="009D6EE0">
      <w:headerReference w:type="default" r:id="rId16"/>
      <w:footerReference w:type="even" r:id="rId17"/>
      <w:footerReference w:type="default" r:id="rId18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6754E0" w:rsidRDefault="006754E0" w:rsidP="004D3E78">
      <w:r>
        <w:separator/>
      </w:r>
    </w:p>
  </w:endnote>
  <w:endnote w:type="continuationSeparator" w:id="0">
    <w:p w14:paraId="76AC5153" w14:textId="77777777" w:rsidR="006754E0" w:rsidRDefault="006754E0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6754E0" w:rsidRDefault="006754E0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6754E0" w:rsidRDefault="006754E0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6754E0" w:rsidRDefault="006754E0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F3237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6754E0" w:rsidRDefault="006754E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6754E0" w:rsidRDefault="006754E0" w:rsidP="004D3E78">
      <w:r>
        <w:separator/>
      </w:r>
    </w:p>
  </w:footnote>
  <w:footnote w:type="continuationSeparator" w:id="0">
    <w:p w14:paraId="3AFB0295" w14:textId="77777777" w:rsidR="006754E0" w:rsidRDefault="006754E0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0B80E102" w:rsidR="006754E0" w:rsidRPr="004D3E78" w:rsidRDefault="006754E0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JAMA</w:t>
    </w:r>
    <w:r w:rsidRPr="004D3E78">
      <w:rPr>
        <w:sz w:val="16"/>
      </w:rPr>
      <w:t>_Word_Template.docx</w:t>
    </w:r>
  </w:p>
  <w:p w14:paraId="4EE7C9F1" w14:textId="77777777" w:rsidR="006754E0" w:rsidRPr="004D3E78" w:rsidRDefault="006754E0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15957A1"/>
    <w:multiLevelType w:val="hybridMultilevel"/>
    <w:tmpl w:val="2DCAF9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11&lt;/item&gt;&lt;/record-ids&gt;&lt;/item&gt;&lt;/Libraries&gt;"/>
  </w:docVars>
  <w:rsids>
    <w:rsidRoot w:val="00182DE4"/>
    <w:rsid w:val="00034847"/>
    <w:rsid w:val="0008765C"/>
    <w:rsid w:val="00114396"/>
    <w:rsid w:val="00182DE4"/>
    <w:rsid w:val="00185A20"/>
    <w:rsid w:val="001E5820"/>
    <w:rsid w:val="002450FB"/>
    <w:rsid w:val="002C05C1"/>
    <w:rsid w:val="003851EA"/>
    <w:rsid w:val="004D3E78"/>
    <w:rsid w:val="005F0ACD"/>
    <w:rsid w:val="00614871"/>
    <w:rsid w:val="00635CFA"/>
    <w:rsid w:val="00661DAC"/>
    <w:rsid w:val="00671B85"/>
    <w:rsid w:val="006754E0"/>
    <w:rsid w:val="006B19F2"/>
    <w:rsid w:val="006D1E47"/>
    <w:rsid w:val="00876B5A"/>
    <w:rsid w:val="00945B1F"/>
    <w:rsid w:val="00997E8E"/>
    <w:rsid w:val="009D6EE0"/>
    <w:rsid w:val="00A11C2C"/>
    <w:rsid w:val="00A52E18"/>
    <w:rsid w:val="00A920FF"/>
    <w:rsid w:val="00AA39C2"/>
    <w:rsid w:val="00CE0CC2"/>
    <w:rsid w:val="00CF3237"/>
    <w:rsid w:val="00D13C05"/>
    <w:rsid w:val="00D82F89"/>
    <w:rsid w:val="00F047EB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671B85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  <w:style w:type="paragraph" w:styleId="ListParagraph">
    <w:name w:val="List Paragraph"/>
    <w:basedOn w:val="Normal"/>
    <w:uiPriority w:val="34"/>
    <w:qFormat/>
    <w:rsid w:val="00671B8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14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8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99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8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53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0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icmje.org/coi_disclosure.pdf" TargetMode="External"/><Relationship Id="rId20" Type="http://schemas.openxmlformats.org/officeDocument/2006/relationships/theme" Target="theme/theme1.xml"/><Relationship Id="rId10" Type="http://schemas.openxmlformats.org/officeDocument/2006/relationships/hyperlink" Target="http://www.mendeley.com/" TargetMode="External"/><Relationship Id="rId11" Type="http://schemas.openxmlformats.org/officeDocument/2006/relationships/hyperlink" Target="http://files.jamanetwork.com/jama/INSTRUCTIONS%20FOR%20TABLE%20CREATION.pdf" TargetMode="External"/><Relationship Id="rId12" Type="http://schemas.openxmlformats.org/officeDocument/2006/relationships/hyperlink" Target="http://www.nextgenediting.com" TargetMode="External"/><Relationship Id="rId13" Type="http://schemas.openxmlformats.org/officeDocument/2006/relationships/hyperlink" Target="http://www.linkedin.com/company/nextgenediting/" TargetMode="External"/><Relationship Id="rId14" Type="http://schemas.openxmlformats.org/officeDocument/2006/relationships/hyperlink" Target="https://www.facebook.com/pages/Nextgenediting/131606863661962" TargetMode="External"/><Relationship Id="rId15" Type="http://schemas.openxmlformats.org/officeDocument/2006/relationships/hyperlink" Target="https://twitter.com/nextgenediting" TargetMode="External"/><Relationship Id="rId16" Type="http://schemas.openxmlformats.org/officeDocument/2006/relationships/header" Target="header1.xml"/><Relationship Id="rId17" Type="http://schemas.openxmlformats.org/officeDocument/2006/relationships/footer" Target="footer1.xml"/><Relationship Id="rId18" Type="http://schemas.openxmlformats.org/officeDocument/2006/relationships/footer" Target="footer2.xml"/><Relationship Id="rId19" Type="http://schemas.openxmlformats.org/officeDocument/2006/relationships/fontTable" Target="fontTable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amamanualofstyle.co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602</Words>
  <Characters>3677</Characters>
  <Application>Microsoft Macintosh Word</Application>
  <DocSecurity>0</DocSecurity>
  <Lines>69</Lines>
  <Paragraphs>14</Paragraphs>
  <ScaleCrop>false</ScaleCrop>
  <Company/>
  <LinksUpToDate>false</LinksUpToDate>
  <CharactersWithSpaces>42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4-02-05T14:33:00Z</dcterms:modified>
</cp:coreProperties>
</file>